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0A5EBB7E"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F26F4E"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9244E2"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03425EBC"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2438F178" w14:textId="65249ACB" w:rsidR="007F66C9" w:rsidRDefault="007F66C9" w:rsidP="00B00903">
      <w:pPr>
        <w:pStyle w:val="ListParagraph"/>
        <w:numPr>
          <w:ilvl w:val="0"/>
          <w:numId w:val="13"/>
        </w:numPr>
        <w:rPr>
          <w:lang w:val="en-US"/>
        </w:rPr>
      </w:pPr>
      <w:r>
        <w:rPr>
          <w:lang w:val="en-US"/>
        </w:rPr>
        <w:t>Smooth the .</w:t>
      </w:r>
      <w:proofErr w:type="spellStart"/>
      <w:r>
        <w:rPr>
          <w:lang w:val="en-US"/>
        </w:rPr>
        <w:t>tsf</w:t>
      </w:r>
      <w:proofErr w:type="spellEnd"/>
      <w:r>
        <w:rPr>
          <w:lang w:val="en-US"/>
        </w:rPr>
        <w:t xml:space="preserve">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54BD65B7"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w:t>
      </w:r>
      <w:r w:rsidR="00B62612">
        <w:rPr>
          <w:lang w:val="en-US"/>
        </w:rPr>
        <w:t xml:space="preserve"> (</w:t>
      </w:r>
      <w:r w:rsidR="00B62612" w:rsidRPr="00B62612">
        <w:rPr>
          <w:lang w:val="en-US"/>
        </w:rPr>
        <w:t>probabilistic algorithm</w:t>
      </w:r>
      <w:r w:rsidR="00B62612">
        <w:rPr>
          <w:lang w:val="en-US"/>
        </w:rPr>
        <w:t>)</w:t>
      </w:r>
      <w:r w:rsidR="00F04ADF">
        <w:rPr>
          <w:lang w:val="en-US"/>
        </w:rPr>
        <w:t xml:space="preserve">.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1B4831B" w:rsidR="00970523" w:rsidRPr="002A03B7" w:rsidRDefault="002A03B7" w:rsidP="002A03B7">
      <w:pPr>
        <w:ind w:left="360" w:firstLine="720"/>
        <w:rPr>
          <w:lang w:val="en-US"/>
        </w:rPr>
      </w:pPr>
      <w:r w:rsidRPr="00234EDD">
        <w:rPr>
          <w:color w:val="70AD47" w:themeColor="accent6"/>
          <w:lang w:val="en-US"/>
        </w:rPr>
        <w:t xml:space="preserve">%Sample output: </w:t>
      </w:r>
      <w:r>
        <w:rPr>
          <w:lang w:val="en-US"/>
        </w:rPr>
        <w:t>tracks_20_million.tck</w:t>
      </w: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 xml:space="preserve">overlayed on </w:t>
      </w:r>
      <w:proofErr w:type="spellStart"/>
      <w:r w:rsidR="00921ED9">
        <w:rPr>
          <w:lang w:val="en-US"/>
        </w:rPr>
        <w:t>wmfod_template.mif</w:t>
      </w:r>
      <w:proofErr w:type="spellEnd"/>
    </w:p>
    <w:p w14:paraId="4698A312" w14:textId="77777777" w:rsidR="009D5DF2" w:rsidRDefault="009D5DF2" w:rsidP="009D5DF2">
      <w:pPr>
        <w:ind w:left="360" w:firstLine="720"/>
        <w:rPr>
          <w:color w:val="70AD47" w:themeColor="accent6"/>
          <w:lang w:val="en-US"/>
        </w:rPr>
      </w:pPr>
    </w:p>
    <w:p w14:paraId="74BB2CA2" w14:textId="3193CCF8"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w:t>
      </w:r>
      <w:r w:rsidR="000D77FF">
        <w:rPr>
          <w:lang w:val="en-US"/>
        </w:rPr>
        <w:t>_</w:t>
      </w:r>
      <w:r w:rsidR="009918CA">
        <w:rPr>
          <w:lang w:val="en-US"/>
        </w:rPr>
        <w:t>mil</w:t>
      </w:r>
      <w:r w:rsidR="000D77FF">
        <w:rPr>
          <w:lang w:val="en-US"/>
        </w:rPr>
        <w:t>lion</w:t>
      </w:r>
      <w:r w:rsidR="009918CA">
        <w:rPr>
          <w:lang w:val="en-US"/>
        </w:rPr>
        <w:t>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BE71642" w14:textId="785401E6" w:rsidR="00AF340B" w:rsidRDefault="00BC64EA" w:rsidP="00E11762">
      <w:pPr>
        <w:ind w:left="108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r w:rsidR="0062731A">
        <w:rPr>
          <w:color w:val="FF0000"/>
        </w:rPr>
        <w:t xml:space="preserve"> (with 5 contrasts, i.e. 5 groups/conditions)</w:t>
      </w:r>
      <w:r w:rsidR="00E11762">
        <w:rPr>
          <w:color w:val="FF0000"/>
        </w:rPr>
        <w:t xml:space="preserve"> </w:t>
      </w:r>
      <w:r w:rsidR="00E11762" w:rsidRPr="00E11762">
        <w:t>*</w:t>
      </w:r>
    </w:p>
    <w:p w14:paraId="059B2A93" w14:textId="7E7E0C29" w:rsidR="00E11762" w:rsidRPr="00E11762" w:rsidRDefault="00E11762" w:rsidP="00E11762">
      <w:pPr>
        <w:ind w:left="1080"/>
      </w:pPr>
      <w:r w:rsidRPr="00E11762">
        <w:t>*Do note</w:t>
      </w:r>
      <w:r>
        <w:t xml:space="preserve"> that this can vary depending on the number of contrasts you have set up. Also, this step takes a lot of RAM, and so, it is best to have other processes closed in order for this to work properly, as sometimes the process can get ‘killed’</w:t>
      </w:r>
      <w:r w:rsidR="003D3321">
        <w:t>,</w:t>
      </w:r>
      <w:r>
        <w:t xml:space="preserve"> i</w:t>
      </w:r>
      <w:r w:rsidR="003D3321">
        <w:t>f</w:t>
      </w:r>
      <w:r>
        <w:t xml:space="preserve"> overwhelmed. </w:t>
      </w:r>
      <w:r w:rsidR="00AE18D5">
        <w:t xml:space="preserve">As far as I know, it is okay for more than one user to run </w:t>
      </w:r>
      <w:proofErr w:type="spellStart"/>
      <w:r w:rsidR="00AE18D5" w:rsidRPr="0087268E">
        <w:rPr>
          <w:color w:val="FF66FF"/>
        </w:rPr>
        <w:t>fixelcfestats</w:t>
      </w:r>
      <w:proofErr w:type="spellEnd"/>
      <w:r w:rsidR="00AE18D5" w:rsidRPr="0087268E">
        <w:rPr>
          <w:color w:val="FF66FF"/>
        </w:rPr>
        <w:t xml:space="preserve"> </w:t>
      </w:r>
      <w:r w:rsidR="00AE18D5">
        <w:t xml:space="preserve">simultaneously, but I found that when one user is running </w:t>
      </w:r>
      <w:proofErr w:type="spellStart"/>
      <w:r w:rsidR="00AE18D5" w:rsidRPr="0087268E">
        <w:rPr>
          <w:color w:val="FF66FF"/>
        </w:rPr>
        <w:t>tcksift</w:t>
      </w:r>
      <w:proofErr w:type="spellEnd"/>
      <w:r w:rsidR="00AE18D5" w:rsidRPr="0087268E">
        <w:rPr>
          <w:color w:val="FF66FF"/>
        </w:rPr>
        <w:t xml:space="preserve"> </w:t>
      </w:r>
      <w:r w:rsidR="00AE18D5">
        <w:t xml:space="preserve">(RAM hungry), then </w:t>
      </w:r>
      <w:proofErr w:type="spellStart"/>
      <w:r w:rsidR="00AE18D5" w:rsidRPr="0087268E">
        <w:rPr>
          <w:color w:val="FF66FF"/>
        </w:rPr>
        <w:t>fixelcfestats</w:t>
      </w:r>
      <w:proofErr w:type="spellEnd"/>
      <w:r w:rsidR="00AE18D5" w:rsidRPr="0087268E">
        <w:rPr>
          <w:color w:val="FF66FF"/>
        </w:rPr>
        <w:t xml:space="preserve"> </w:t>
      </w:r>
      <w:r w:rsidR="00AE18D5">
        <w:t>would get killed, if it was in its initial process (</w:t>
      </w:r>
      <w:r w:rsidR="0087268E">
        <w:t xml:space="preserve">permutations step </w:t>
      </w:r>
      <w:r w:rsidR="00AE18D5">
        <w:t>&lt; 3%).</w:t>
      </w:r>
      <w:r w:rsidR="0087268E">
        <w:t xml:space="preserve"> I think </w:t>
      </w:r>
      <w:proofErr w:type="spellStart"/>
      <w:r w:rsidR="0087268E" w:rsidRPr="0087268E">
        <w:rPr>
          <w:color w:val="FF66FF"/>
        </w:rPr>
        <w:t>fixelcfestats</w:t>
      </w:r>
      <w:proofErr w:type="spellEnd"/>
      <w:r w:rsidR="0087268E" w:rsidRPr="0087268E">
        <w:rPr>
          <w:color w:val="FF66FF"/>
        </w:rPr>
        <w:t xml:space="preserve"> </w:t>
      </w:r>
      <w:r w:rsidR="0087268E">
        <w:t xml:space="preserve">runs an initial test to see whether there is ‘enough memory’ available on the system, and if not, then it gets killed. This can be tricked, however, in that if </w:t>
      </w:r>
      <w:proofErr w:type="spellStart"/>
      <w:r w:rsidR="0087268E" w:rsidRPr="0087268E">
        <w:rPr>
          <w:color w:val="FF66FF"/>
        </w:rPr>
        <w:t>fixelcfestats</w:t>
      </w:r>
      <w:proofErr w:type="spellEnd"/>
      <w:r w:rsidR="0087268E" w:rsidRPr="0087268E">
        <w:rPr>
          <w:color w:val="FF66FF"/>
        </w:rPr>
        <w:t xml:space="preserve"> </w:t>
      </w:r>
      <w:r w:rsidR="0087268E">
        <w:t xml:space="preserve">is run and passes the initial threshold (permutations step &gt; %3), then other processes can be run simultaneously without problems.   </w:t>
      </w:r>
      <w:r w:rsidR="00AE18D5">
        <w:t xml:space="preserve">  </w:t>
      </w: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2FA7BF51" w:rsidR="00AF340B" w:rsidRDefault="001E0875" w:rsidP="00282657">
      <w:pPr>
        <w:ind w:left="1080"/>
      </w:pPr>
      <w:r>
        <w:t xml:space="preserve">Another thing to note is that if you have several hypotheses, it might be good to try and control for the increasing family-wise error (FWE) and implement the </w:t>
      </w:r>
      <w:r w:rsidRPr="001E0875">
        <w:rPr>
          <w:color w:val="FF66FF"/>
        </w:rPr>
        <w:t>-strong</w:t>
      </w:r>
      <w:r>
        <w:t xml:space="preserve"> option in </w:t>
      </w:r>
      <w:r>
        <w:lastRenderedPageBreak/>
        <w:t xml:space="preserve">this command. This will make sure that the FWE will stat at 5% for the number of hypothesis tests. </w:t>
      </w:r>
    </w:p>
    <w:p w14:paraId="516344B1" w14:textId="684F11F7" w:rsidR="00F71B22" w:rsidRDefault="00F71B22" w:rsidP="00282657">
      <w:pPr>
        <w:ind w:left="1080"/>
      </w:pPr>
    </w:p>
    <w:p w14:paraId="3C711E80" w14:textId="4222AA63" w:rsidR="00F71B22" w:rsidRDefault="00F71B22" w:rsidP="00282657">
      <w:pPr>
        <w:ind w:left="1080"/>
      </w:pPr>
      <w:r>
        <w:t>Since I am running 10 contrasts across the 3 FBA metrics….</w:t>
      </w:r>
    </w:p>
    <w:p w14:paraId="46EF7600" w14:textId="4E88F72E" w:rsidR="00F71B22" w:rsidRDefault="00F71B22" w:rsidP="00F71B22">
      <w:pPr>
        <w:pStyle w:val="ListParagraph"/>
        <w:numPr>
          <w:ilvl w:val="0"/>
          <w:numId w:val="16"/>
        </w:numPr>
      </w:pPr>
      <w:r w:rsidRPr="00F71B22">
        <w:t>- (0.95)</w:t>
      </w:r>
      <w:r w:rsidRPr="00F71B22">
        <w:rPr>
          <w:vertAlign w:val="superscript"/>
        </w:rPr>
        <w:t>30</w:t>
      </w:r>
      <w:r w:rsidRPr="00F71B22">
        <w:t xml:space="preserve"> = </w:t>
      </w:r>
      <w:r>
        <w:t>79</w:t>
      </w:r>
      <w:r w:rsidRPr="00F71B22">
        <w:t>% </w:t>
      </w:r>
      <w:r w:rsidRPr="00F71B22">
        <w:rPr>
          <w:noProof/>
        </w:rPr>
        <w:drawing>
          <wp:inline distT="0" distB="0" distL="0" distR="0" wp14:anchorId="608ABAA3" wp14:editId="31F367EE">
            <wp:extent cx="294281" cy="294281"/>
            <wp:effectExtent l="0" t="0" r="0" b="0"/>
            <wp:docPr id="32" name="Picture 32" descr=":grimac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imaci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9871" cy="299871"/>
                    </a:xfrm>
                    <a:prstGeom prst="rect">
                      <a:avLst/>
                    </a:prstGeom>
                    <a:noFill/>
                    <a:ln>
                      <a:noFill/>
                    </a:ln>
                  </pic:spPr>
                </pic:pic>
              </a:graphicData>
            </a:graphic>
          </wp:inline>
        </w:drawing>
      </w:r>
    </w:p>
    <w:p w14:paraId="68C1CA12" w14:textId="1644040E" w:rsidR="00F71B22" w:rsidRDefault="00F71B22" w:rsidP="003B36F3">
      <w:pPr>
        <w:pStyle w:val="ListParagraph"/>
        <w:numPr>
          <w:ilvl w:val="0"/>
          <w:numId w:val="17"/>
        </w:numPr>
      </w:pPr>
      <w:r>
        <w:t>79% chance of reporting a</w:t>
      </w:r>
      <w:r w:rsidR="00FB7D72">
        <w:t>t least one</w:t>
      </w:r>
      <w:r>
        <w:t xml:space="preserve"> false positive, if you don’t control for FWE.</w:t>
      </w:r>
    </w:p>
    <w:p w14:paraId="5C96939B" w14:textId="237931F8" w:rsidR="007F072D" w:rsidRPr="007F072D" w:rsidRDefault="009244E2" w:rsidP="00282657">
      <w:pPr>
        <w:ind w:left="1080"/>
        <w:rPr>
          <w:sz w:val="18"/>
          <w:szCs w:val="18"/>
        </w:rPr>
      </w:pPr>
      <w:hyperlink r:id="rId34" w:history="1">
        <w:r w:rsidR="007F072D" w:rsidRPr="00230408">
          <w:rPr>
            <w:rStyle w:val="Hyperlink"/>
            <w:sz w:val="18"/>
            <w:szCs w:val="18"/>
          </w:rPr>
          <w:t>https://community.mrtrix.org/t/fba-design-contrast-matrices-for-three-groups/1791/11</w:t>
        </w:r>
      </w:hyperlink>
      <w:r w:rsidR="007F072D">
        <w:rPr>
          <w:sz w:val="18"/>
          <w:szCs w:val="18"/>
        </w:rPr>
        <w:t xml:space="preserve"> </w:t>
      </w: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9244E2" w:rsidP="00BC64EA">
      <w:pPr>
        <w:ind w:left="360" w:firstLine="720"/>
        <w:rPr>
          <w:rStyle w:val="Hyperlink"/>
          <w:sz w:val="18"/>
          <w:szCs w:val="18"/>
        </w:rPr>
      </w:pPr>
      <w:hyperlink r:id="rId35" w:history="1">
        <w:r w:rsidR="00A5493D" w:rsidRPr="00CF2156">
          <w:rPr>
            <w:rStyle w:val="Hyperlink"/>
            <w:sz w:val="18"/>
            <w:szCs w:val="18"/>
          </w:rPr>
          <w:t>https://community.mrtrix.org/t/fba-design-contrast-matrices-for-three-groups/1791</w:t>
        </w:r>
      </w:hyperlink>
    </w:p>
    <w:p w14:paraId="04FCD959" w14:textId="7D53464F" w:rsidR="00CF2156" w:rsidRPr="00CF2156" w:rsidRDefault="009244E2" w:rsidP="00CF2156">
      <w:pPr>
        <w:ind w:left="360" w:firstLine="720"/>
        <w:rPr>
          <w:sz w:val="18"/>
          <w:szCs w:val="18"/>
        </w:rPr>
      </w:pPr>
      <w:hyperlink r:id="rId36"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79D1FEC" w14:textId="2A11813E" w:rsidR="00D70F6F" w:rsidRDefault="00D70F6F" w:rsidP="006E1290">
      <w:pPr>
        <w:ind w:left="1080"/>
        <w:rPr>
          <w:sz w:val="18"/>
          <w:szCs w:val="18"/>
          <w:lang w:val="en-US"/>
        </w:rPr>
      </w:pPr>
      <w:r>
        <w:rPr>
          <w:sz w:val="18"/>
          <w:szCs w:val="18"/>
          <w:lang w:val="en-US"/>
        </w:rPr>
        <w:t>Longitudinal study design advice</w:t>
      </w:r>
      <w:r w:rsidR="006D5A4B">
        <w:rPr>
          <w:sz w:val="18"/>
          <w:szCs w:val="18"/>
          <w:lang w:val="en-US"/>
        </w:rPr>
        <w:t xml:space="preserve"> (use </w:t>
      </w:r>
      <w:proofErr w:type="spellStart"/>
      <w:r w:rsidR="006D5A4B">
        <w:rPr>
          <w:sz w:val="18"/>
          <w:szCs w:val="18"/>
          <w:lang w:val="en-US"/>
        </w:rPr>
        <w:t>mrcalc</w:t>
      </w:r>
      <w:proofErr w:type="spellEnd"/>
      <w:r w:rsidR="006D5A4B">
        <w:rPr>
          <w:sz w:val="18"/>
          <w:szCs w:val="18"/>
          <w:lang w:val="en-US"/>
        </w:rPr>
        <w:t xml:space="preserve"> and pre-calculate individual difference-over-time images)</w:t>
      </w:r>
      <w:r>
        <w:rPr>
          <w:sz w:val="18"/>
          <w:szCs w:val="18"/>
          <w:lang w:val="en-US"/>
        </w:rPr>
        <w:t xml:space="preserve">: </w:t>
      </w:r>
    </w:p>
    <w:p w14:paraId="2A10B4AD" w14:textId="51269D3C" w:rsidR="00D70F6F" w:rsidRDefault="009244E2" w:rsidP="006E1290">
      <w:pPr>
        <w:ind w:left="1080"/>
        <w:rPr>
          <w:sz w:val="18"/>
          <w:szCs w:val="18"/>
          <w:lang w:val="en-US"/>
        </w:rPr>
      </w:pPr>
      <w:hyperlink r:id="rId37" w:history="1">
        <w:r w:rsidR="00D70F6F" w:rsidRPr="00230408">
          <w:rPr>
            <w:rStyle w:val="Hyperlink"/>
            <w:sz w:val="18"/>
            <w:szCs w:val="18"/>
            <w:lang w:val="en-US"/>
          </w:rPr>
          <w:t>https://community.mrtrix.org/t/longitudinal-fixel-based-analysis/910/2</w:t>
        </w:r>
      </w:hyperlink>
      <w:r w:rsidR="00D70F6F">
        <w:rPr>
          <w:sz w:val="18"/>
          <w:szCs w:val="18"/>
          <w:lang w:val="en-US"/>
        </w:rPr>
        <w:t xml:space="preserve"> </w:t>
      </w:r>
    </w:p>
    <w:p w14:paraId="2255A571" w14:textId="307C5FE3" w:rsidR="00D70F6F" w:rsidRDefault="009244E2" w:rsidP="00D70F6F">
      <w:pPr>
        <w:ind w:left="1080"/>
        <w:rPr>
          <w:sz w:val="18"/>
          <w:szCs w:val="18"/>
          <w:lang w:val="en-US"/>
        </w:rPr>
      </w:pPr>
      <w:hyperlink r:id="rId38" w:history="1">
        <w:r w:rsidR="00D70F6F" w:rsidRPr="00230408">
          <w:rPr>
            <w:rStyle w:val="Hyperlink"/>
            <w:sz w:val="18"/>
            <w:szCs w:val="18"/>
            <w:lang w:val="en-US"/>
          </w:rPr>
          <w:t>https://community.mrtrix.org/t/replicating-longitudinal-fixel-based-analysis-approach/2071/15</w:t>
        </w:r>
      </w:hyperlink>
      <w:r w:rsidR="00D70F6F">
        <w:rPr>
          <w:sz w:val="18"/>
          <w:szCs w:val="18"/>
          <w:lang w:val="en-US"/>
        </w:rPr>
        <w:t xml:space="preserve">  </w:t>
      </w:r>
    </w:p>
    <w:p w14:paraId="2E7762E1" w14:textId="33AE9946" w:rsidR="006D5A4B" w:rsidRDefault="009244E2" w:rsidP="00D70F6F">
      <w:pPr>
        <w:ind w:left="1080"/>
        <w:rPr>
          <w:sz w:val="18"/>
          <w:szCs w:val="18"/>
          <w:lang w:val="en-US"/>
        </w:rPr>
      </w:pPr>
      <w:hyperlink r:id="rId39" w:history="1">
        <w:r w:rsidR="006D5A4B" w:rsidRPr="00230408">
          <w:rPr>
            <w:rStyle w:val="Hyperlink"/>
            <w:sz w:val="18"/>
            <w:szCs w:val="18"/>
            <w:lang w:val="en-US"/>
          </w:rPr>
          <w:t>https://community.mrtrix.org/t/2x2-mixed-design/4072/3</w:t>
        </w:r>
      </w:hyperlink>
      <w:r w:rsidR="006D5A4B">
        <w:rPr>
          <w:sz w:val="18"/>
          <w:szCs w:val="18"/>
          <w:lang w:val="en-US"/>
        </w:rPr>
        <w:t xml:space="preserve"> </w:t>
      </w:r>
    </w:p>
    <w:p w14:paraId="646D9390" w14:textId="11DE9061"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40"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0DF4290A"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w:t>
      </w:r>
      <w:r w:rsidR="00C06B79">
        <w:rPr>
          <w:lang w:val="en-US"/>
        </w:rPr>
        <w:t>; i.e. “fwe_1mpvalue”</w:t>
      </w:r>
      <w:r w:rsidRPr="00B732FB">
        <w:rPr>
          <w:lang w:val="en-US"/>
        </w:rPr>
        <w:t xml:space="preserv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226C8C0F" w14:textId="4A9CF782" w:rsidR="00D675E4" w:rsidRDefault="009C3D9E" w:rsidP="003F50F2">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02D01EFB" w14:textId="0541341E" w:rsidR="003F50F2" w:rsidRDefault="003F50F2" w:rsidP="003F50F2">
      <w:pPr>
        <w:pStyle w:val="ListParagraph"/>
        <w:ind w:left="1080"/>
        <w:rPr>
          <w:lang w:val="en-US"/>
        </w:rPr>
      </w:pPr>
    </w:p>
    <w:p w14:paraId="31790778" w14:textId="0B204348" w:rsidR="003F50F2" w:rsidRDefault="003F50F2" w:rsidP="003F50F2">
      <w:pPr>
        <w:pStyle w:val="ListParagraph"/>
        <w:ind w:left="1080"/>
        <w:rPr>
          <w:lang w:val="en-US"/>
        </w:rPr>
      </w:pPr>
    </w:p>
    <w:p w14:paraId="6FC1CA54" w14:textId="3A767F42" w:rsidR="003F50F2" w:rsidRDefault="003F50F2" w:rsidP="003F50F2">
      <w:pPr>
        <w:pStyle w:val="ListParagraph"/>
        <w:ind w:left="1080"/>
        <w:rPr>
          <w:lang w:val="en-US"/>
        </w:rPr>
      </w:pPr>
      <w:r>
        <w:rPr>
          <w:lang w:val="en-US"/>
        </w:rPr>
        <w:t xml:space="preserve">Other values (and what I think they are): </w:t>
      </w:r>
    </w:p>
    <w:p w14:paraId="6EFCD01B" w14:textId="73C8806F" w:rsidR="003F50F2" w:rsidRDefault="003F50F2" w:rsidP="003F50F2">
      <w:pPr>
        <w:pStyle w:val="ListParagraph"/>
        <w:ind w:left="1080"/>
        <w:rPr>
          <w:lang w:val="en-US"/>
        </w:rPr>
      </w:pPr>
    </w:p>
    <w:p w14:paraId="6DF4206D" w14:textId="2CAE5520" w:rsidR="003F50F2" w:rsidRPr="00556DA1" w:rsidRDefault="003F50F2" w:rsidP="003F50F2">
      <w:pPr>
        <w:pStyle w:val="ListParagraph"/>
        <w:ind w:left="1080"/>
        <w:rPr>
          <w:b/>
          <w:bCs/>
          <w:i/>
          <w:iCs/>
          <w:lang w:val="en-US"/>
        </w:rPr>
      </w:pPr>
      <w:r w:rsidRPr="00556DA1">
        <w:rPr>
          <w:b/>
          <w:bCs/>
          <w:i/>
          <w:iCs/>
          <w:lang w:val="en-US"/>
        </w:rPr>
        <w:t>abs_effect_t1.mif</w:t>
      </w:r>
    </w:p>
    <w:p w14:paraId="639E7534" w14:textId="3150FFEB" w:rsidR="003F50F2" w:rsidRPr="003F50F2" w:rsidRDefault="003F50F2" w:rsidP="003F50F2">
      <w:pPr>
        <w:pStyle w:val="ListParagraph"/>
        <w:ind w:left="1080"/>
        <w:rPr>
          <w:lang w:val="en-US"/>
        </w:rPr>
      </w:pPr>
      <w:r w:rsidRPr="00556DA1">
        <w:rPr>
          <w:b/>
          <w:bCs/>
          <w:i/>
          <w:iCs/>
          <w:lang w:val="en-US"/>
        </w:rPr>
        <w:t>beta0.mif</w:t>
      </w:r>
      <w:r>
        <w:rPr>
          <w:i/>
          <w:iCs/>
          <w:lang w:val="en-US"/>
        </w:rPr>
        <w:t xml:space="preserve"> </w:t>
      </w:r>
      <w:r>
        <w:rPr>
          <w:lang w:val="en-US"/>
        </w:rPr>
        <w:t xml:space="preserve">– the mean of the first group (e.g. control group), and the y-intercept of your linear model. Each subsequent beta value (e.g. beta1.mif…beta4.mif, </w:t>
      </w:r>
      <w:proofErr w:type="spellStart"/>
      <w:r>
        <w:rPr>
          <w:lang w:val="en-US"/>
        </w:rPr>
        <w:t>etc</w:t>
      </w:r>
      <w:proofErr w:type="spellEnd"/>
      <w:r>
        <w:rPr>
          <w:lang w:val="en-US"/>
        </w:rPr>
        <w:t>)</w:t>
      </w:r>
      <w:r w:rsidR="00716B27">
        <w:rPr>
          <w:lang w:val="en-US"/>
        </w:rPr>
        <w:t xml:space="preserve"> can be subtracted from beta0 to get the mean of that group.</w:t>
      </w:r>
      <w:r>
        <w:rPr>
          <w:lang w:val="en-US"/>
        </w:rPr>
        <w:t xml:space="preserve">  </w:t>
      </w:r>
      <w:r w:rsidR="00BB3481">
        <w:rPr>
          <w:lang w:val="en-US"/>
        </w:rPr>
        <w:t>You can also use this value to calculate percentage differences</w:t>
      </w:r>
      <w:r w:rsidR="00326893">
        <w:rPr>
          <w:lang w:val="en-US"/>
        </w:rPr>
        <w:t xml:space="preserve"> (displaying the magnitude of the differences)</w:t>
      </w:r>
      <w:r w:rsidR="00BB3481">
        <w:rPr>
          <w:lang w:val="en-US"/>
        </w:rPr>
        <w:t xml:space="preserve"> between groups, other than from the control group (see my notes for this). </w:t>
      </w:r>
    </w:p>
    <w:p w14:paraId="1196B0A0" w14:textId="3EEB7C31" w:rsidR="003F50F2" w:rsidRPr="00EB1B41" w:rsidRDefault="003F50F2" w:rsidP="003F50F2">
      <w:pPr>
        <w:pStyle w:val="ListParagraph"/>
        <w:ind w:left="1080"/>
        <w:rPr>
          <w:lang w:val="en-US"/>
        </w:rPr>
      </w:pPr>
      <w:r w:rsidRPr="00556DA1">
        <w:rPr>
          <w:b/>
          <w:bCs/>
          <w:i/>
          <w:iCs/>
          <w:lang w:val="en-US"/>
        </w:rPr>
        <w:lastRenderedPageBreak/>
        <w:t>cfe_t1.mif</w:t>
      </w:r>
      <w:r w:rsidR="00EB1B41">
        <w:rPr>
          <w:b/>
          <w:bCs/>
          <w:i/>
          <w:iCs/>
          <w:lang w:val="en-US"/>
        </w:rPr>
        <w:t xml:space="preserve"> </w:t>
      </w:r>
      <w:r w:rsidR="00EB1B41">
        <w:rPr>
          <w:lang w:val="en-US"/>
        </w:rPr>
        <w:t xml:space="preserve">– </w:t>
      </w:r>
      <w:r w:rsidR="00FB5239">
        <w:rPr>
          <w:lang w:val="en-US"/>
        </w:rPr>
        <w:t xml:space="preserve">CFE stands for connectivity-based </w:t>
      </w:r>
      <w:proofErr w:type="spellStart"/>
      <w:r w:rsidR="00FB5239">
        <w:rPr>
          <w:lang w:val="en-US"/>
        </w:rPr>
        <w:t>fixel</w:t>
      </w:r>
      <w:proofErr w:type="spellEnd"/>
      <w:r w:rsidR="00FB5239">
        <w:rPr>
          <w:lang w:val="en-US"/>
        </w:rPr>
        <w:t xml:space="preserve"> enhancement, which </w:t>
      </w:r>
      <w:proofErr w:type="spellStart"/>
      <w:r w:rsidR="00FB5239">
        <w:rPr>
          <w:lang w:val="en-US"/>
        </w:rPr>
        <w:t>MRtrix’s</w:t>
      </w:r>
      <w:proofErr w:type="spellEnd"/>
      <w:r w:rsidR="00FB5239">
        <w:rPr>
          <w:lang w:val="en-US"/>
        </w:rPr>
        <w:t xml:space="preserve"> method for permutation testing. It provides FWE correction, and is more stringent than FDR and more powerful than Bonferroni. Formal definition -- </w:t>
      </w:r>
      <w:r w:rsidR="00EB1B41">
        <w:rPr>
          <w:lang w:val="en-US"/>
        </w:rPr>
        <w:t>‘…</w:t>
      </w:r>
      <w:r w:rsidR="00EB1B41" w:rsidRPr="00EB1B41">
        <w:t>contains the values resulting from the CFE statistical enhancement according to the equation presented in the paper</w:t>
      </w:r>
      <w:r w:rsidR="00EB1B41">
        <w:t>.’</w:t>
      </w:r>
      <w:r w:rsidR="00FB5239">
        <w:t xml:space="preserve"> ‘</w:t>
      </w:r>
      <w:r w:rsidR="00FB5239" w:rsidRPr="00FB5239">
        <w:t>What CFE provides (by default) is what’s known as </w:t>
      </w:r>
      <w:r w:rsidR="00FB5239" w:rsidRPr="00FB5239">
        <w:rPr>
          <w:i/>
          <w:iCs/>
        </w:rPr>
        <w:t>weak</w:t>
      </w:r>
      <w:r w:rsidR="00FB5239" w:rsidRPr="00FB5239">
        <w:t> FWE control. This is where, for each hypothesis test individually, you have a e.g. 5% likelihood of reporting a false positive anywhere; but each hypothesis is treated entirely independently.</w:t>
      </w:r>
      <w:r w:rsidR="00FB5239">
        <w:t>’</w:t>
      </w:r>
    </w:p>
    <w:p w14:paraId="0EA5FEB0" w14:textId="11EA9CDD" w:rsidR="003F50F2" w:rsidRPr="00326893" w:rsidRDefault="003F50F2" w:rsidP="003F50F2">
      <w:pPr>
        <w:pStyle w:val="ListParagraph"/>
        <w:ind w:left="1080"/>
        <w:rPr>
          <w:lang w:val="en-US"/>
        </w:rPr>
      </w:pPr>
      <w:proofErr w:type="spellStart"/>
      <w:r w:rsidRPr="00556DA1">
        <w:rPr>
          <w:b/>
          <w:bCs/>
          <w:i/>
          <w:iCs/>
          <w:lang w:val="en-US"/>
        </w:rPr>
        <w:t>directions.mif</w:t>
      </w:r>
      <w:proofErr w:type="spellEnd"/>
      <w:r w:rsidR="00326893">
        <w:rPr>
          <w:b/>
          <w:bCs/>
          <w:i/>
          <w:iCs/>
          <w:lang w:val="en-US"/>
        </w:rPr>
        <w:t xml:space="preserve"> </w:t>
      </w:r>
      <w:r w:rsidR="00326893">
        <w:rPr>
          <w:b/>
          <w:bCs/>
          <w:lang w:val="en-US"/>
        </w:rPr>
        <w:t xml:space="preserve"> </w:t>
      </w:r>
      <w:r w:rsidR="00326893">
        <w:rPr>
          <w:lang w:val="en-US"/>
        </w:rPr>
        <w:t xml:space="preserve">- these are the directions of the </w:t>
      </w:r>
      <w:proofErr w:type="spellStart"/>
      <w:r w:rsidR="00326893">
        <w:rPr>
          <w:lang w:val="en-US"/>
        </w:rPr>
        <w:t>fixels</w:t>
      </w:r>
      <w:proofErr w:type="spellEnd"/>
      <w:r w:rsidR="00326893">
        <w:rPr>
          <w:lang w:val="en-US"/>
        </w:rPr>
        <w:t xml:space="preserve">, as shown in </w:t>
      </w:r>
      <w:proofErr w:type="spellStart"/>
      <w:r w:rsidR="00326893">
        <w:rPr>
          <w:lang w:val="en-US"/>
        </w:rPr>
        <w:t>colour</w:t>
      </w:r>
      <w:proofErr w:type="spellEnd"/>
      <w:r w:rsidR="00326893">
        <w:rPr>
          <w:lang w:val="en-US"/>
        </w:rPr>
        <w:t xml:space="preserve">. </w:t>
      </w:r>
    </w:p>
    <w:p w14:paraId="30627A59" w14:textId="66DFEF38" w:rsidR="003F50F2" w:rsidRPr="003F50F2" w:rsidRDefault="003F50F2" w:rsidP="003F50F2">
      <w:pPr>
        <w:pStyle w:val="ListParagraph"/>
        <w:ind w:left="1080"/>
        <w:rPr>
          <w:lang w:val="en-US"/>
        </w:rPr>
      </w:pPr>
      <w:r w:rsidRPr="00556DA1">
        <w:rPr>
          <w:b/>
          <w:bCs/>
          <w:i/>
          <w:iCs/>
          <w:lang w:val="en-US"/>
        </w:rPr>
        <w:t>fwe_1mpvalue_t1.mif</w:t>
      </w:r>
      <w:r>
        <w:rPr>
          <w:i/>
          <w:iCs/>
          <w:lang w:val="en-US"/>
        </w:rPr>
        <w:t xml:space="preserve"> </w:t>
      </w:r>
      <w:r>
        <w:rPr>
          <w:lang w:val="en-US"/>
        </w:rPr>
        <w:t xml:space="preserve"> - </w:t>
      </w:r>
      <w:r w:rsidR="00592F62">
        <w:rPr>
          <w:lang w:val="en-US"/>
        </w:rPr>
        <w:t xml:space="preserve">a probability value from 0-100, which </w:t>
      </w:r>
      <w:r>
        <w:rPr>
          <w:lang w:val="en-US"/>
        </w:rPr>
        <w:t xml:space="preserve">shows significant differences across whole-brain </w:t>
      </w:r>
      <w:proofErr w:type="spellStart"/>
      <w:r>
        <w:rPr>
          <w:lang w:val="en-US"/>
        </w:rPr>
        <w:t>fixels</w:t>
      </w:r>
      <w:proofErr w:type="spellEnd"/>
      <w:r>
        <w:rPr>
          <w:lang w:val="en-US"/>
        </w:rPr>
        <w:t xml:space="preserve">, with family-wise error correction. Can view this by setting the threshold at 0.95. </w:t>
      </w:r>
    </w:p>
    <w:p w14:paraId="0F1DDC99" w14:textId="7A2CF49A" w:rsidR="003F50F2" w:rsidRPr="00326893" w:rsidRDefault="003F50F2" w:rsidP="003F50F2">
      <w:pPr>
        <w:pStyle w:val="ListParagraph"/>
        <w:ind w:left="1080"/>
        <w:rPr>
          <w:lang w:val="en-US"/>
        </w:rPr>
      </w:pPr>
      <w:proofErr w:type="spellStart"/>
      <w:r w:rsidRPr="00556DA1">
        <w:rPr>
          <w:b/>
          <w:bCs/>
          <w:i/>
          <w:iCs/>
          <w:lang w:val="en-US"/>
        </w:rPr>
        <w:t>index.mif</w:t>
      </w:r>
      <w:proofErr w:type="spellEnd"/>
      <w:r w:rsidR="00326893">
        <w:rPr>
          <w:b/>
          <w:bCs/>
          <w:i/>
          <w:iCs/>
          <w:lang w:val="en-US"/>
        </w:rPr>
        <w:t xml:space="preserve"> </w:t>
      </w:r>
      <w:r w:rsidR="00326893">
        <w:rPr>
          <w:lang w:val="en-US"/>
        </w:rPr>
        <w:t xml:space="preserve">– this is the template file of the </w:t>
      </w:r>
      <w:proofErr w:type="spellStart"/>
      <w:r w:rsidR="00326893">
        <w:rPr>
          <w:lang w:val="en-US"/>
        </w:rPr>
        <w:t>fixels</w:t>
      </w:r>
      <w:proofErr w:type="spellEnd"/>
      <w:r w:rsidR="00326893">
        <w:rPr>
          <w:lang w:val="en-US"/>
        </w:rPr>
        <w:t xml:space="preserve"> to load in under </w:t>
      </w:r>
      <w:proofErr w:type="spellStart"/>
      <w:r w:rsidR="00326893">
        <w:rPr>
          <w:lang w:val="en-US"/>
        </w:rPr>
        <w:t>fixel</w:t>
      </w:r>
      <w:proofErr w:type="spellEnd"/>
      <w:r w:rsidR="00326893">
        <w:rPr>
          <w:lang w:val="en-US"/>
        </w:rPr>
        <w:t xml:space="preserve"> plot. </w:t>
      </w:r>
    </w:p>
    <w:p w14:paraId="0C5FC552" w14:textId="0FBC9B53" w:rsidR="003F50F2" w:rsidRPr="00556DA1" w:rsidRDefault="003F50F2" w:rsidP="003F50F2">
      <w:pPr>
        <w:pStyle w:val="ListParagraph"/>
        <w:ind w:left="1080"/>
        <w:rPr>
          <w:b/>
          <w:bCs/>
          <w:i/>
          <w:iCs/>
          <w:lang w:val="en-US"/>
        </w:rPr>
      </w:pPr>
      <w:r w:rsidRPr="00556DA1">
        <w:rPr>
          <w:b/>
          <w:bCs/>
          <w:i/>
          <w:iCs/>
          <w:lang w:val="en-US"/>
        </w:rPr>
        <w:t>null_contributions_t1.mif</w:t>
      </w:r>
    </w:p>
    <w:p w14:paraId="519F6E82" w14:textId="1EAC1B42" w:rsidR="003F50F2" w:rsidRPr="00556DA1" w:rsidRDefault="003F50F2" w:rsidP="003F50F2">
      <w:pPr>
        <w:pStyle w:val="ListParagraph"/>
        <w:ind w:left="1080"/>
        <w:rPr>
          <w:b/>
          <w:bCs/>
          <w:i/>
          <w:iCs/>
          <w:lang w:val="en-US"/>
        </w:rPr>
      </w:pPr>
      <w:r w:rsidRPr="00556DA1">
        <w:rPr>
          <w:b/>
          <w:bCs/>
          <w:i/>
          <w:iCs/>
          <w:lang w:val="en-US"/>
        </w:rPr>
        <w:t>null_dist_t1.txt</w:t>
      </w:r>
    </w:p>
    <w:p w14:paraId="4B9E6D6C" w14:textId="595246DD" w:rsidR="003F50F2" w:rsidRPr="00556DA1" w:rsidRDefault="003F50F2" w:rsidP="003F50F2">
      <w:pPr>
        <w:pStyle w:val="ListParagraph"/>
        <w:ind w:left="1080"/>
        <w:rPr>
          <w:b/>
          <w:bCs/>
          <w:i/>
          <w:iCs/>
          <w:lang w:val="en-US"/>
        </w:rPr>
      </w:pPr>
      <w:proofErr w:type="spellStart"/>
      <w:r w:rsidRPr="00556DA1">
        <w:rPr>
          <w:b/>
          <w:bCs/>
          <w:i/>
          <w:iCs/>
          <w:lang w:val="en-US"/>
        </w:rPr>
        <w:t>std_dev.mif</w:t>
      </w:r>
      <w:proofErr w:type="spellEnd"/>
    </w:p>
    <w:p w14:paraId="44755F4E" w14:textId="1862230E" w:rsidR="003F50F2" w:rsidRPr="00556DA1" w:rsidRDefault="003F50F2" w:rsidP="003F50F2">
      <w:pPr>
        <w:pStyle w:val="ListParagraph"/>
        <w:ind w:left="1080"/>
        <w:rPr>
          <w:b/>
          <w:bCs/>
          <w:i/>
          <w:iCs/>
          <w:lang w:val="en-US"/>
        </w:rPr>
      </w:pPr>
      <w:r w:rsidRPr="00556DA1">
        <w:rPr>
          <w:b/>
          <w:bCs/>
          <w:i/>
          <w:iCs/>
          <w:lang w:val="en-US"/>
        </w:rPr>
        <w:t>std_effect_t1.mif</w:t>
      </w:r>
    </w:p>
    <w:p w14:paraId="07E7922D" w14:textId="428615AA" w:rsidR="003F50F2" w:rsidRPr="003F50F2" w:rsidRDefault="003F50F2" w:rsidP="003F50F2">
      <w:pPr>
        <w:pStyle w:val="ListParagraph"/>
        <w:ind w:left="1080"/>
        <w:rPr>
          <w:lang w:val="en-US"/>
        </w:rPr>
      </w:pPr>
      <w:r w:rsidRPr="00556DA1">
        <w:rPr>
          <w:b/>
          <w:bCs/>
          <w:i/>
          <w:iCs/>
          <w:lang w:val="en-US"/>
        </w:rPr>
        <w:t>tvalue_t1.mif</w:t>
      </w:r>
      <w:r w:rsidRPr="003F50F2">
        <w:rPr>
          <w:i/>
          <w:iCs/>
          <w:lang w:val="en-US"/>
        </w:rPr>
        <w:t xml:space="preserve">  </w:t>
      </w:r>
      <w:r>
        <w:rPr>
          <w:lang w:val="en-US"/>
        </w:rPr>
        <w:t xml:space="preserve">- </w:t>
      </w:r>
      <w:r w:rsidR="00326893">
        <w:rPr>
          <w:lang w:val="en-US"/>
        </w:rPr>
        <w:t xml:space="preserve">the </w:t>
      </w:r>
      <w:r>
        <w:rPr>
          <w:lang w:val="en-US"/>
        </w:rPr>
        <w:t>t</w:t>
      </w:r>
      <w:r w:rsidR="00326893">
        <w:rPr>
          <w:lang w:val="en-US"/>
        </w:rPr>
        <w:t>-</w:t>
      </w:r>
      <w:r>
        <w:rPr>
          <w:lang w:val="en-US"/>
        </w:rPr>
        <w:t>value</w:t>
      </w:r>
      <w:r w:rsidR="00326893">
        <w:rPr>
          <w:lang w:val="en-US"/>
        </w:rPr>
        <w:t xml:space="preserve"> is associated with the p-value in statistics – a larger t-value (whether positive or negative) means that there would more likely be a significant difference (but this does not have family-wise error correction). </w:t>
      </w:r>
    </w:p>
    <w:p w14:paraId="1A173655" w14:textId="2127D09F" w:rsidR="003F50F2" w:rsidRDefault="003F50F2" w:rsidP="003F50F2">
      <w:pPr>
        <w:pStyle w:val="ListParagraph"/>
        <w:ind w:left="1080"/>
        <w:rPr>
          <w:lang w:val="en-US"/>
        </w:rPr>
      </w:pPr>
      <w:r w:rsidRPr="00556DA1">
        <w:rPr>
          <w:b/>
          <w:bCs/>
          <w:i/>
          <w:iCs/>
          <w:lang w:val="en-US"/>
        </w:rPr>
        <w:t>uncorrected_pvalue_t1.mif</w:t>
      </w:r>
      <w:r>
        <w:rPr>
          <w:lang w:val="en-US"/>
        </w:rPr>
        <w:t xml:space="preserve">  - </w:t>
      </w:r>
      <w:r w:rsidR="00592F62">
        <w:rPr>
          <w:lang w:val="en-US"/>
        </w:rPr>
        <w:t xml:space="preserve">a probability value from 0-100, which shows </w:t>
      </w:r>
      <w:r>
        <w:rPr>
          <w:lang w:val="en-US"/>
        </w:rPr>
        <w:t xml:space="preserve">significant differences across whole-brain </w:t>
      </w:r>
      <w:proofErr w:type="spellStart"/>
      <w:r>
        <w:rPr>
          <w:lang w:val="en-US"/>
        </w:rPr>
        <w:t>fixels</w:t>
      </w:r>
      <w:proofErr w:type="spellEnd"/>
      <w:r w:rsidR="00592F62">
        <w:rPr>
          <w:lang w:val="en-US"/>
        </w:rPr>
        <w:t xml:space="preserve">, but it is </w:t>
      </w:r>
      <w:r>
        <w:rPr>
          <w:lang w:val="en-US"/>
        </w:rPr>
        <w:t xml:space="preserve">not being corrected with family-wise error. Can also view this by setting the threshold at 0.95. </w:t>
      </w:r>
      <w:r w:rsidR="00EB1B41">
        <w:rPr>
          <w:lang w:val="en-US"/>
        </w:rPr>
        <w:t>More formal definition – ‘</w:t>
      </w:r>
      <w:r w:rsidR="00EB1B41" w:rsidRPr="00EB1B41">
        <w:t xml:space="preserve">the fraction of permutations where the enhanced statistic was greater than that of the default permutation for just that </w:t>
      </w:r>
      <w:proofErr w:type="spellStart"/>
      <w:r w:rsidR="00EB1B41" w:rsidRPr="00EB1B41">
        <w:t>fixel</w:t>
      </w:r>
      <w:proofErr w:type="spellEnd"/>
      <w:r w:rsidR="00EB1B41" w:rsidRPr="00EB1B41">
        <w:t>, rather than using the maximal enhanced statistic across the entire image to build the null distribution</w:t>
      </w:r>
      <w:r w:rsidR="00EB1B41">
        <w:t>.’</w:t>
      </w:r>
    </w:p>
    <w:p w14:paraId="31711934" w14:textId="42DDB13A" w:rsidR="003F50F2" w:rsidRPr="00556DA1" w:rsidRDefault="003F50F2" w:rsidP="003F50F2">
      <w:pPr>
        <w:pStyle w:val="ListParagraph"/>
        <w:ind w:left="1080"/>
        <w:rPr>
          <w:b/>
          <w:bCs/>
          <w:i/>
          <w:iCs/>
          <w:lang w:val="en-US"/>
        </w:rPr>
      </w:pPr>
      <w:r w:rsidRPr="00556DA1">
        <w:rPr>
          <w:b/>
          <w:bCs/>
          <w:i/>
          <w:iCs/>
          <w:lang w:val="en-US"/>
        </w:rPr>
        <w:t>Zstat_t1.mif</w:t>
      </w:r>
    </w:p>
    <w:p w14:paraId="4DE4E924" w14:textId="77777777" w:rsidR="003F50F2" w:rsidRDefault="003F50F2" w:rsidP="003F50F2">
      <w:pPr>
        <w:pStyle w:val="ListParagraph"/>
        <w:ind w:left="1080"/>
        <w:rPr>
          <w:lang w:val="en-US"/>
        </w:rPr>
      </w:pPr>
    </w:p>
    <w:p w14:paraId="458306A3" w14:textId="372D56A2" w:rsidR="00D675E4" w:rsidRDefault="00D675E4" w:rsidP="00C36F0D">
      <w:pPr>
        <w:ind w:left="720"/>
        <w:rPr>
          <w:lang w:val="en-US"/>
        </w:rPr>
      </w:pPr>
      <w:r>
        <w:rPr>
          <w:noProof/>
        </w:rPr>
        <w:lastRenderedPageBreak/>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44"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7"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9"/>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w:t>
      </w:r>
      <w:proofErr w:type="spellStart"/>
      <w:r w:rsidRPr="00223B40">
        <w:rPr>
          <w:b/>
          <w:bCs/>
          <w:lang w:val="en-US"/>
        </w:rPr>
        <w:t>tsf</w:t>
      </w:r>
      <w:proofErr w:type="spellEnd"/>
      <w:r w:rsidRPr="00223B40">
        <w:rPr>
          <w:b/>
          <w:bCs/>
          <w:lang w:val="en-US"/>
        </w:rPr>
        <w:t xml:space="preserve"> file</w:t>
      </w:r>
    </w:p>
    <w:p w14:paraId="1BFB8753" w14:textId="71E037F1" w:rsidR="00223B40" w:rsidRPr="00223B40" w:rsidRDefault="00223B40" w:rsidP="00223B40">
      <w:pPr>
        <w:pStyle w:val="ListParagraph"/>
        <w:ind w:left="1440"/>
        <w:rPr>
          <w:lang w:val="en-US"/>
        </w:rPr>
      </w:pPr>
      <w:r w:rsidRPr="00223B40">
        <w:rPr>
          <w:lang w:val="en-US"/>
        </w:rPr>
        <w:t>You can also apply a Gaussian smoothing filter on the track scalar file (.</w:t>
      </w:r>
      <w:proofErr w:type="spellStart"/>
      <w:r w:rsidRPr="00223B40">
        <w:rPr>
          <w:lang w:val="en-US"/>
        </w:rPr>
        <w:t>tsf</w:t>
      </w:r>
      <w:proofErr w:type="spellEnd"/>
      <w:r w:rsidRPr="00223B40">
        <w:rPr>
          <w:lang w:val="en-US"/>
        </w:rPr>
        <w:t xml:space="preserve">). </w:t>
      </w:r>
    </w:p>
    <w:p w14:paraId="3FC1E3A0" w14:textId="2A7BB600"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sfsmoot</w:t>
      </w:r>
      <w:r w:rsidR="00A22719">
        <w:rPr>
          <w:color w:val="FF66FF"/>
          <w:lang w:val="en-US"/>
        </w:rPr>
        <w:t>h</w:t>
      </w:r>
      <w:proofErr w:type="spellEnd"/>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2A0D2E" w:rsidRDefault="009244E2" w:rsidP="00F314B8">
      <w:pPr>
        <w:pStyle w:val="ListParagraph"/>
        <w:ind w:left="1080"/>
        <w:rPr>
          <w:b/>
          <w:bCs/>
          <w:lang w:val="en-US"/>
        </w:rPr>
      </w:pPr>
      <w:hyperlink r:id="rId52"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53"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0E0EA384" w14:textId="62A3AC82" w:rsidR="00EC71E0" w:rsidRDefault="005D7CE9" w:rsidP="00EC71E0">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51AFAE" w:rsidR="00F314B8" w:rsidRPr="00BC00FC" w:rsidRDefault="00EC71E0" w:rsidP="00BC00FC">
      <w:pPr>
        <w:ind w:left="1440"/>
        <w:rPr>
          <w:color w:val="FF66FF"/>
          <w:lang w:val="en-US"/>
        </w:rPr>
      </w:pPr>
      <w:r>
        <w:rPr>
          <w:color w:val="FF66FF"/>
          <w:lang w:val="en-US"/>
        </w:rPr>
        <w:t xml:space="preserve">Sample command: </w:t>
      </w: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abs_effect_t3.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beta0.mif  -div 100 -</w:t>
      </w:r>
      <w:proofErr w:type="spellStart"/>
      <w:r w:rsidRPr="00EC71E0">
        <w:rPr>
          <w:color w:val="FF66FF"/>
        </w:rPr>
        <w:t>mult</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percentage_effect_t3.mif</w:t>
      </w:r>
    </w:p>
    <w:p w14:paraId="0858542D" w14:textId="78E140E9" w:rsidR="00EC71E0" w:rsidRDefault="00EC71E0" w:rsidP="00EC71E0">
      <w:pPr>
        <w:ind w:left="1440"/>
        <w:rPr>
          <w:lang w:val="en-US"/>
        </w:rPr>
      </w:pPr>
      <w:r>
        <w:rPr>
          <w:lang w:val="en-US"/>
        </w:rPr>
        <w:t>Another thing that you can do, to express the effect size relative to other groups (not just controls, which would be beta0.mif), is that you can add the beta estimates together</w:t>
      </w:r>
      <w:r w:rsidR="007D0B97">
        <w:rPr>
          <w:lang w:val="en-US"/>
        </w:rPr>
        <w:t xml:space="preserve"> (e.g., beta0.mif + beta1.mif = SCD group (group 2))</w:t>
      </w:r>
      <w:r>
        <w:rPr>
          <w:lang w:val="en-US"/>
        </w:rPr>
        <w:t xml:space="preserve">, to get the group mean, and then re-run the above command on that. For example: </w:t>
      </w:r>
    </w:p>
    <w:p w14:paraId="440A09B2" w14:textId="71899E8D" w:rsidR="00EC71E0" w:rsidRPr="00EC71E0" w:rsidRDefault="00EC71E0" w:rsidP="00EC71E0">
      <w:pPr>
        <w:ind w:left="1440"/>
        <w:rPr>
          <w:color w:val="FF66FF"/>
          <w:lang w:val="en-US"/>
        </w:rPr>
      </w:pP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0.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1.mif -add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mean_group2.mif</w:t>
      </w:r>
    </w:p>
    <w:p w14:paraId="5AE2E7BB" w14:textId="7BC0FAB8" w:rsidR="00EC71E0" w:rsidRPr="00EC71E0" w:rsidRDefault="00EC71E0" w:rsidP="00EC71E0">
      <w:pPr>
        <w:ind w:left="1440"/>
        <w:rPr>
          <w:lang w:val="en-US"/>
        </w:rPr>
      </w:pPr>
      <w:r>
        <w:rPr>
          <w:lang w:val="en-US"/>
        </w:rPr>
        <w:t xml:space="preserve"> </w:t>
      </w:r>
      <w:r w:rsidR="0069086C">
        <w:rPr>
          <w:lang w:val="en-US"/>
        </w:rPr>
        <w:t xml:space="preserve">*Use mean_group2.mif for the calculation of the percentage difference when comparing between other groups (not the control) vs. the SCD (this would be group 2) group. </w:t>
      </w:r>
    </w:p>
    <w:p w14:paraId="721FBE4D" w14:textId="609E71F0" w:rsidR="0005406D" w:rsidRDefault="00F314B8" w:rsidP="00FA73F2">
      <w:pPr>
        <w:ind w:left="1080"/>
      </w:pPr>
      <w:r>
        <w:rPr>
          <w:lang w:val="en-US"/>
        </w:rPr>
        <w:lastRenderedPageBreak/>
        <w:t xml:space="preserve">See more on </w:t>
      </w:r>
      <w:proofErr w:type="spellStart"/>
      <w:r>
        <w:rPr>
          <w:lang w:val="en-US"/>
        </w:rPr>
        <w:t>MRtrix</w:t>
      </w:r>
      <w:proofErr w:type="spellEnd"/>
      <w:r>
        <w:rPr>
          <w:lang w:val="en-US"/>
        </w:rPr>
        <w:t xml:space="preserve"> documentation here: </w:t>
      </w:r>
      <w:hyperlink r:id="rId54" w:history="1">
        <w:r w:rsidR="00E01280" w:rsidRPr="000A3CC3">
          <w:rPr>
            <w:rStyle w:val="Hyperlink"/>
            <w:sz w:val="18"/>
            <w:szCs w:val="18"/>
          </w:rPr>
          <w:t>https://mrtrix.readthedocs.io/en/latest/fixel_based_analysis/computing_effect_size_wrt_controls.html</w:t>
        </w:r>
      </w:hyperlink>
    </w:p>
    <w:p w14:paraId="3985F854" w14:textId="7A3EE562" w:rsidR="00FA73F2" w:rsidRPr="00FA73F2" w:rsidRDefault="009244E2" w:rsidP="00FA73F2">
      <w:pPr>
        <w:ind w:left="1080"/>
        <w:rPr>
          <w:sz w:val="18"/>
          <w:szCs w:val="18"/>
        </w:rPr>
      </w:pPr>
      <w:hyperlink r:id="rId55" w:history="1">
        <w:r w:rsidR="00FA73F2" w:rsidRPr="00FA73F2">
          <w:rPr>
            <w:rStyle w:val="Hyperlink"/>
            <w:sz w:val="18"/>
            <w:szCs w:val="18"/>
          </w:rPr>
          <w:t>https://community.mrtrix.org/t/fba-post-statistical-inference-tricks/2255</w:t>
        </w:r>
      </w:hyperlink>
    </w:p>
    <w:p w14:paraId="614F61A5" w14:textId="77777777" w:rsidR="00FA73F2" w:rsidRPr="00FA73F2" w:rsidRDefault="00FA73F2" w:rsidP="00FA73F2">
      <w:pPr>
        <w:ind w:left="1080"/>
      </w:pPr>
    </w:p>
    <w:p w14:paraId="5F7BB068" w14:textId="272B6FBB" w:rsidR="0005406D" w:rsidRDefault="0005406D" w:rsidP="00153FFB">
      <w:pPr>
        <w:rPr>
          <w:lang w:val="en-US"/>
        </w:rPr>
      </w:pPr>
    </w:p>
    <w:p w14:paraId="486A2CA1" w14:textId="6AC37C45" w:rsidR="0005406D" w:rsidRDefault="00D25C77" w:rsidP="00153FFB">
      <w:pPr>
        <w:rPr>
          <w:lang w:val="en-US"/>
        </w:rPr>
      </w:pPr>
      <w:r>
        <w:rPr>
          <w:lang w:val="en-US"/>
        </w:rPr>
        <w:t xml:space="preserve">If you want to make a ‘glass brain’ to display your tracts, look here: </w:t>
      </w:r>
    </w:p>
    <w:p w14:paraId="0D742308" w14:textId="2BA74043" w:rsidR="007651F0" w:rsidRDefault="009244E2" w:rsidP="00153FFB">
      <w:pPr>
        <w:rPr>
          <w:lang w:val="en-US"/>
        </w:rPr>
      </w:pPr>
      <w:hyperlink r:id="rId56" w:history="1">
        <w:r w:rsidR="00D25C77" w:rsidRPr="008D382B">
          <w:rPr>
            <w:rStyle w:val="Hyperlink"/>
            <w:lang w:val="en-US"/>
          </w:rPr>
          <w:t>https://community.mrtrix.org/t/fiber-tract-visualised-on-a-glass-brain/4932</w:t>
        </w:r>
      </w:hyperlink>
    </w:p>
    <w:p w14:paraId="6D6626D6" w14:textId="4FE9FBBA" w:rsidR="007651F0" w:rsidRDefault="007651F0" w:rsidP="00153FFB">
      <w:pPr>
        <w:rPr>
          <w:lang w:val="en-US"/>
        </w:rPr>
      </w:pPr>
      <w:r>
        <w:rPr>
          <w:noProof/>
        </w:rPr>
        <w:drawing>
          <wp:inline distT="0" distB="0" distL="0" distR="0" wp14:anchorId="6869008D" wp14:editId="76FC80E6">
            <wp:extent cx="4324350" cy="360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25731" cy="3609249"/>
                    </a:xfrm>
                    <a:prstGeom prst="rect">
                      <a:avLst/>
                    </a:prstGeom>
                  </pic:spPr>
                </pic:pic>
              </a:graphicData>
            </a:graphic>
          </wp:inline>
        </w:drawing>
      </w:r>
    </w:p>
    <w:p w14:paraId="5E0FA260" w14:textId="6DB2CA2F" w:rsidR="007651F0" w:rsidRDefault="007651F0" w:rsidP="00153FFB">
      <w:pPr>
        <w:rPr>
          <w:lang w:val="en-US"/>
        </w:rPr>
      </w:pPr>
      <w:r>
        <w:rPr>
          <w:lang w:val="en-US"/>
        </w:rPr>
        <w:t xml:space="preserve">Glass brain depicting the </w:t>
      </w:r>
      <w:r w:rsidR="007B606A">
        <w:rPr>
          <w:lang w:val="en-US"/>
        </w:rPr>
        <w:t xml:space="preserve">tract of interests, the </w:t>
      </w:r>
      <w:r>
        <w:rPr>
          <w:lang w:val="en-US"/>
        </w:rPr>
        <w:t>SLF tracts in which C &gt; AD (</w:t>
      </w:r>
      <w:r w:rsidR="007B606A">
        <w:rPr>
          <w:lang w:val="en-US"/>
        </w:rPr>
        <w:t xml:space="preserve">for </w:t>
      </w:r>
      <w:r>
        <w:rPr>
          <w:lang w:val="en-US"/>
        </w:rPr>
        <w:t>Left SLF 2, Left SLF 3, Right SLF 1, Right SLF 2, Right SLF 3)</w:t>
      </w:r>
      <w:r w:rsidR="007B606A">
        <w:rPr>
          <w:lang w:val="en-US"/>
        </w:rPr>
        <w:t xml:space="preserve">, </w:t>
      </w:r>
      <w:r w:rsidR="007B606A" w:rsidRPr="007B606A">
        <w:rPr>
          <w:i/>
          <w:iCs/>
          <w:lang w:val="en-US"/>
        </w:rPr>
        <w:t>p</w:t>
      </w:r>
      <w:r w:rsidR="007B606A">
        <w:rPr>
          <w:lang w:val="en-US"/>
        </w:rPr>
        <w:t xml:space="preserve"> &lt; .05</w:t>
      </w:r>
      <w:r>
        <w:rPr>
          <w:lang w:val="en-US"/>
        </w:rPr>
        <w:t>.</w:t>
      </w:r>
    </w:p>
    <w:p w14:paraId="38687FEC" w14:textId="5705BCF1" w:rsidR="00A477B6" w:rsidRPr="00A477B6" w:rsidRDefault="00A477B6" w:rsidP="00A477B6">
      <w:r w:rsidRPr="00A477B6">
        <w:rPr>
          <w:color w:val="FF66FF"/>
        </w:rPr>
        <w:t>Command</w:t>
      </w:r>
      <w:r w:rsidR="006B3386">
        <w:rPr>
          <w:color w:val="FF66FF"/>
        </w:rPr>
        <w:t>s</w:t>
      </w:r>
      <w:r w:rsidRPr="00A477B6">
        <w:rPr>
          <w:color w:val="FF66FF"/>
        </w:rPr>
        <w:t xml:space="preserve">: </w:t>
      </w:r>
      <w:proofErr w:type="spellStart"/>
      <w:r w:rsidRPr="00A477B6">
        <w:rPr>
          <w:b/>
          <w:bCs/>
          <w:color w:val="FF66FF"/>
        </w:rPr>
        <w:t>mrregrid</w:t>
      </w:r>
      <w:proofErr w:type="spellEnd"/>
      <w:r w:rsidRPr="00A477B6">
        <w:rPr>
          <w:b/>
          <w:bCs/>
          <w:color w:val="FF66FF"/>
        </w:rPr>
        <w:t xml:space="preserve"> </w:t>
      </w:r>
      <w:proofErr w:type="spellStart"/>
      <w:r w:rsidRPr="00A477B6">
        <w:rPr>
          <w:color w:val="FF66FF"/>
        </w:rPr>
        <w:t>mask.mif</w:t>
      </w:r>
      <w:proofErr w:type="spellEnd"/>
      <w:r w:rsidRPr="00A477B6">
        <w:rPr>
          <w:color w:val="FF66FF"/>
        </w:rPr>
        <w:t xml:space="preserve"> -scale 5 </w:t>
      </w:r>
      <w:proofErr w:type="spellStart"/>
      <w:r w:rsidR="009244E2">
        <w:rPr>
          <w:color w:val="FF66FF"/>
        </w:rPr>
        <w:t>regrid</w:t>
      </w:r>
      <w:proofErr w:type="spellEnd"/>
      <w:r w:rsidR="009244E2">
        <w:rPr>
          <w:color w:val="FF66FF"/>
        </w:rPr>
        <w:t xml:space="preserve"> </w:t>
      </w:r>
      <w:proofErr w:type="spellStart"/>
      <w:r w:rsidRPr="00A477B6">
        <w:rPr>
          <w:color w:val="FF66FF"/>
        </w:rPr>
        <w:t>mask_up.mif</w:t>
      </w:r>
      <w:proofErr w:type="spellEnd"/>
      <w:r>
        <w:rPr>
          <w:color w:val="FF66FF"/>
        </w:rPr>
        <w:t xml:space="preserve"> </w:t>
      </w:r>
      <w:r>
        <w:t xml:space="preserve">(note </w:t>
      </w:r>
      <w:r w:rsidR="00455DF6">
        <w:t xml:space="preserve">that </w:t>
      </w:r>
      <w:r>
        <w:t xml:space="preserve">a different command being used, as </w:t>
      </w:r>
      <w:proofErr w:type="spellStart"/>
      <w:r>
        <w:t>mrresize</w:t>
      </w:r>
      <w:proofErr w:type="spellEnd"/>
      <w:r>
        <w:t xml:space="preserve"> is not available in the new </w:t>
      </w:r>
      <w:proofErr w:type="spellStart"/>
      <w:r>
        <w:t>MRtrix</w:t>
      </w:r>
      <w:proofErr w:type="spellEnd"/>
      <w:r>
        <w:t xml:space="preserve"> version). </w:t>
      </w:r>
    </w:p>
    <w:p w14:paraId="1C0047B2" w14:textId="77777777" w:rsidR="00A477B6" w:rsidRPr="00A477B6" w:rsidRDefault="00A477B6" w:rsidP="00A477B6">
      <w:pPr>
        <w:rPr>
          <w:color w:val="FF66FF"/>
        </w:rPr>
      </w:pPr>
      <w:proofErr w:type="spellStart"/>
      <w:r w:rsidRPr="00A477B6">
        <w:rPr>
          <w:color w:val="FF66FF"/>
        </w:rPr>
        <w:t>mrfilter</w:t>
      </w:r>
      <w:proofErr w:type="spellEnd"/>
      <w:r w:rsidRPr="00A477B6">
        <w:rPr>
          <w:color w:val="FF66FF"/>
        </w:rPr>
        <w:t xml:space="preserve"> </w:t>
      </w:r>
      <w:proofErr w:type="spellStart"/>
      <w:r w:rsidRPr="00A477B6">
        <w:rPr>
          <w:color w:val="FF66FF"/>
        </w:rPr>
        <w:t>mask_up.mif</w:t>
      </w:r>
      <w:proofErr w:type="spellEnd"/>
      <w:r w:rsidRPr="00A477B6">
        <w:rPr>
          <w:color w:val="FF66FF"/>
        </w:rPr>
        <w:t xml:space="preserve"> smooth -</w:t>
      </w:r>
      <w:proofErr w:type="spellStart"/>
      <w:r w:rsidRPr="00A477B6">
        <w:rPr>
          <w:color w:val="FF66FF"/>
        </w:rPr>
        <w:t>stdev</w:t>
      </w:r>
      <w:proofErr w:type="spellEnd"/>
      <w:r w:rsidRPr="00A477B6">
        <w:rPr>
          <w:color w:val="FF66FF"/>
        </w:rPr>
        <w:t xml:space="preserve"> 2 </w:t>
      </w:r>
      <w:proofErr w:type="spellStart"/>
      <w:r w:rsidRPr="00A477B6">
        <w:rPr>
          <w:color w:val="FF66FF"/>
        </w:rPr>
        <w:t>mask_smooth.mif</w:t>
      </w:r>
      <w:proofErr w:type="spellEnd"/>
    </w:p>
    <w:p w14:paraId="51CB2BAA" w14:textId="77777777" w:rsidR="00A477B6" w:rsidRPr="00A477B6" w:rsidRDefault="00A477B6" w:rsidP="00A477B6">
      <w:pPr>
        <w:rPr>
          <w:color w:val="FF66FF"/>
        </w:rPr>
      </w:pPr>
      <w:proofErr w:type="spellStart"/>
      <w:r w:rsidRPr="00A477B6">
        <w:rPr>
          <w:color w:val="FF66FF"/>
        </w:rPr>
        <w:t>mrthreshold</w:t>
      </w:r>
      <w:proofErr w:type="spellEnd"/>
      <w:r w:rsidRPr="00A477B6">
        <w:rPr>
          <w:color w:val="FF66FF"/>
        </w:rPr>
        <w:t xml:space="preserve"> </w:t>
      </w:r>
      <w:proofErr w:type="spellStart"/>
      <w:r w:rsidRPr="00A477B6">
        <w:rPr>
          <w:color w:val="FF66FF"/>
        </w:rPr>
        <w:t>mask_smooth.mif</w:t>
      </w:r>
      <w:proofErr w:type="spellEnd"/>
      <w:r w:rsidRPr="00A477B6">
        <w:rPr>
          <w:color w:val="FF66FF"/>
        </w:rPr>
        <w:t xml:space="preserve"> -abs 0.5 </w:t>
      </w:r>
      <w:proofErr w:type="spellStart"/>
      <w:r w:rsidRPr="00A477B6">
        <w:rPr>
          <w:color w:val="FF66FF"/>
        </w:rPr>
        <w:t>mask_thres.mif</w:t>
      </w:r>
      <w:proofErr w:type="spellEnd"/>
    </w:p>
    <w:p w14:paraId="7A56F4D7" w14:textId="77777777" w:rsidR="00A477B6" w:rsidRPr="00A477B6" w:rsidRDefault="00A477B6" w:rsidP="00A477B6">
      <w:pPr>
        <w:rPr>
          <w:color w:val="FF66FF"/>
        </w:rPr>
      </w:pPr>
      <w:proofErr w:type="spellStart"/>
      <w:r w:rsidRPr="00A477B6">
        <w:rPr>
          <w:color w:val="FF66FF"/>
        </w:rPr>
        <w:t>maskfilter</w:t>
      </w:r>
      <w:proofErr w:type="spellEnd"/>
      <w:r w:rsidRPr="00A477B6">
        <w:rPr>
          <w:color w:val="FF66FF"/>
        </w:rPr>
        <w:t xml:space="preserve"> </w:t>
      </w:r>
      <w:proofErr w:type="spellStart"/>
      <w:r w:rsidRPr="00A477B6">
        <w:rPr>
          <w:color w:val="FF66FF"/>
        </w:rPr>
        <w:t>mask_thres.mif</w:t>
      </w:r>
      <w:proofErr w:type="spellEnd"/>
      <w:r w:rsidRPr="00A477B6">
        <w:rPr>
          <w:color w:val="FF66FF"/>
        </w:rPr>
        <w:t xml:space="preserve"> dilate -</w:t>
      </w:r>
      <w:proofErr w:type="spellStart"/>
      <w:r w:rsidRPr="00A477B6">
        <w:rPr>
          <w:color w:val="FF66FF"/>
        </w:rPr>
        <w:t>npass</w:t>
      </w:r>
      <w:proofErr w:type="spellEnd"/>
      <w:r w:rsidRPr="00A477B6">
        <w:rPr>
          <w:color w:val="FF66FF"/>
        </w:rPr>
        <w:t xml:space="preserve"> 2 </w:t>
      </w:r>
      <w:proofErr w:type="spellStart"/>
      <w:r w:rsidRPr="00A477B6">
        <w:rPr>
          <w:color w:val="FF66FF"/>
        </w:rPr>
        <w:t>mask_dilated.mif</w:t>
      </w:r>
      <w:proofErr w:type="spellEnd"/>
    </w:p>
    <w:p w14:paraId="7F035B5D" w14:textId="74FBE55F" w:rsidR="00A477B6" w:rsidRPr="00A477B6" w:rsidRDefault="00A477B6" w:rsidP="00A477B6">
      <w:pPr>
        <w:rPr>
          <w:color w:val="FF66FF"/>
          <w:lang w:val="en-US"/>
        </w:rPr>
      </w:pPr>
      <w:proofErr w:type="spellStart"/>
      <w:r w:rsidRPr="00A477B6">
        <w:rPr>
          <w:color w:val="FF66FF"/>
        </w:rPr>
        <w:t>mrcalc</w:t>
      </w:r>
      <w:proofErr w:type="spellEnd"/>
      <w:r w:rsidRPr="00A477B6">
        <w:rPr>
          <w:color w:val="FF66FF"/>
        </w:rPr>
        <w:t xml:space="preserve"> </w:t>
      </w:r>
      <w:proofErr w:type="spellStart"/>
      <w:r w:rsidRPr="00A477B6">
        <w:rPr>
          <w:color w:val="FF66FF"/>
        </w:rPr>
        <w:t>mask_dilated.mif</w:t>
      </w:r>
      <w:proofErr w:type="spellEnd"/>
      <w:r w:rsidRPr="00A477B6">
        <w:rPr>
          <w:color w:val="FF66FF"/>
        </w:rPr>
        <w:t xml:space="preserve"> </w:t>
      </w:r>
      <w:proofErr w:type="spellStart"/>
      <w:r w:rsidRPr="00A477B6">
        <w:rPr>
          <w:color w:val="FF66FF"/>
        </w:rPr>
        <w:t>mask_thres.mif</w:t>
      </w:r>
      <w:proofErr w:type="spellEnd"/>
      <w:r w:rsidRPr="00A477B6">
        <w:rPr>
          <w:color w:val="FF66FF"/>
        </w:rPr>
        <w:t xml:space="preserve"> -subtract </w:t>
      </w:r>
      <w:proofErr w:type="spellStart"/>
      <w:r w:rsidRPr="00A477B6">
        <w:rPr>
          <w:color w:val="FF66FF"/>
        </w:rPr>
        <w:t>glass_brain.mif</w:t>
      </w:r>
      <w:proofErr w:type="spellEnd"/>
    </w:p>
    <w:p w14:paraId="0E6EE8D4" w14:textId="4FE6D565" w:rsidR="00A477B6" w:rsidRDefault="00A477B6" w:rsidP="00153FFB">
      <w:pPr>
        <w:rPr>
          <w:lang w:val="en-US"/>
        </w:rPr>
      </w:pPr>
    </w:p>
    <w:p w14:paraId="65956F5D" w14:textId="77777777" w:rsidR="00A477B6" w:rsidRDefault="00A477B6"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A5B4ED1"/>
    <w:multiLevelType w:val="hybridMultilevel"/>
    <w:tmpl w:val="9E2A6198"/>
    <w:lvl w:ilvl="0" w:tplc="7EF60DE0">
      <w:start w:val="11"/>
      <w:numFmt w:val="bullet"/>
      <w:lvlText w:val=""/>
      <w:lvlJc w:val="left"/>
      <w:pPr>
        <w:ind w:left="1440" w:hanging="360"/>
      </w:pPr>
      <w:rPr>
        <w:rFonts w:ascii="Wingdings" w:eastAsiaTheme="minorHAnsi" w:hAnsi="Wingdings" w:cstheme="minorBidi"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7"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8"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0"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1"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4" w15:restartNumberingAfterBreak="0">
    <w:nsid w:val="777E72F5"/>
    <w:multiLevelType w:val="multilevel"/>
    <w:tmpl w:val="DB20FBA6"/>
    <w:lvl w:ilvl="0">
      <w:start w:val="1"/>
      <w:numFmt w:val="decimal"/>
      <w:lvlText w:val="%1.0"/>
      <w:lvlJc w:val="left"/>
      <w:pPr>
        <w:ind w:left="144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576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560" w:hanging="1440"/>
      </w:pPr>
      <w:rPr>
        <w:rFonts w:hint="default"/>
      </w:rPr>
    </w:lvl>
    <w:lvl w:ilvl="8">
      <w:start w:val="1"/>
      <w:numFmt w:val="decimal"/>
      <w:lvlText w:val="%1.%2.%3.%4.%5.%6.%7.%8.%9"/>
      <w:lvlJc w:val="left"/>
      <w:pPr>
        <w:ind w:left="8280" w:hanging="1440"/>
      </w:pPr>
      <w:rPr>
        <w:rFonts w:hint="default"/>
      </w:rPr>
    </w:lvl>
  </w:abstractNum>
  <w:abstractNum w:abstractNumId="15"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10"/>
  </w:num>
  <w:num w:numId="2">
    <w:abstractNumId w:val="13"/>
  </w:num>
  <w:num w:numId="3">
    <w:abstractNumId w:val="2"/>
  </w:num>
  <w:num w:numId="4">
    <w:abstractNumId w:val="1"/>
  </w:num>
  <w:num w:numId="5">
    <w:abstractNumId w:val="15"/>
  </w:num>
  <w:num w:numId="6">
    <w:abstractNumId w:val="3"/>
  </w:num>
  <w:num w:numId="7">
    <w:abstractNumId w:val="9"/>
  </w:num>
  <w:num w:numId="8">
    <w:abstractNumId w:val="16"/>
  </w:num>
  <w:num w:numId="9">
    <w:abstractNumId w:val="12"/>
  </w:num>
  <w:num w:numId="10">
    <w:abstractNumId w:val="7"/>
  </w:num>
  <w:num w:numId="11">
    <w:abstractNumId w:val="11"/>
  </w:num>
  <w:num w:numId="12">
    <w:abstractNumId w:val="4"/>
  </w:num>
  <w:num w:numId="13">
    <w:abstractNumId w:val="8"/>
  </w:num>
  <w:num w:numId="14">
    <w:abstractNumId w:val="0"/>
  </w:num>
  <w:num w:numId="15">
    <w:abstractNumId w:val="5"/>
  </w:num>
  <w:num w:numId="16">
    <w:abstractNumId w:val="14"/>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D77FF"/>
    <w:rsid w:val="000E1A6C"/>
    <w:rsid w:val="000F3672"/>
    <w:rsid w:val="001111F9"/>
    <w:rsid w:val="0013393B"/>
    <w:rsid w:val="00136C37"/>
    <w:rsid w:val="001412AA"/>
    <w:rsid w:val="00153FFB"/>
    <w:rsid w:val="00157F25"/>
    <w:rsid w:val="001755D4"/>
    <w:rsid w:val="001805E8"/>
    <w:rsid w:val="001B67AB"/>
    <w:rsid w:val="001E0875"/>
    <w:rsid w:val="001F637E"/>
    <w:rsid w:val="00221460"/>
    <w:rsid w:val="00223B40"/>
    <w:rsid w:val="00282657"/>
    <w:rsid w:val="002A03B7"/>
    <w:rsid w:val="002A0D2E"/>
    <w:rsid w:val="002E735E"/>
    <w:rsid w:val="00300B3E"/>
    <w:rsid w:val="00304980"/>
    <w:rsid w:val="003078AE"/>
    <w:rsid w:val="003166AC"/>
    <w:rsid w:val="00317593"/>
    <w:rsid w:val="00326893"/>
    <w:rsid w:val="003331CB"/>
    <w:rsid w:val="003622F1"/>
    <w:rsid w:val="0036583C"/>
    <w:rsid w:val="0037318F"/>
    <w:rsid w:val="0038353E"/>
    <w:rsid w:val="003B36F3"/>
    <w:rsid w:val="003B523A"/>
    <w:rsid w:val="003B53BB"/>
    <w:rsid w:val="003B6C36"/>
    <w:rsid w:val="003B7FDC"/>
    <w:rsid w:val="003D3321"/>
    <w:rsid w:val="003F4A6F"/>
    <w:rsid w:val="003F50F2"/>
    <w:rsid w:val="003F73DC"/>
    <w:rsid w:val="00406F0E"/>
    <w:rsid w:val="00444671"/>
    <w:rsid w:val="00447934"/>
    <w:rsid w:val="004507F9"/>
    <w:rsid w:val="00455DF6"/>
    <w:rsid w:val="00457FD2"/>
    <w:rsid w:val="004A2025"/>
    <w:rsid w:val="004A4B4C"/>
    <w:rsid w:val="004C1566"/>
    <w:rsid w:val="00512103"/>
    <w:rsid w:val="00541B09"/>
    <w:rsid w:val="00553F6F"/>
    <w:rsid w:val="00556DA1"/>
    <w:rsid w:val="00576B09"/>
    <w:rsid w:val="00592E87"/>
    <w:rsid w:val="00592F62"/>
    <w:rsid w:val="005A32E5"/>
    <w:rsid w:val="005D7CE9"/>
    <w:rsid w:val="005E07AA"/>
    <w:rsid w:val="005E11B9"/>
    <w:rsid w:val="0061246E"/>
    <w:rsid w:val="0062731A"/>
    <w:rsid w:val="00643755"/>
    <w:rsid w:val="006463B3"/>
    <w:rsid w:val="006730DB"/>
    <w:rsid w:val="0069086C"/>
    <w:rsid w:val="00691828"/>
    <w:rsid w:val="006954BF"/>
    <w:rsid w:val="00696C80"/>
    <w:rsid w:val="00697F67"/>
    <w:rsid w:val="006B3386"/>
    <w:rsid w:val="006B6A39"/>
    <w:rsid w:val="006D0BC3"/>
    <w:rsid w:val="006D47AC"/>
    <w:rsid w:val="006D5A4B"/>
    <w:rsid w:val="006D675C"/>
    <w:rsid w:val="006E1290"/>
    <w:rsid w:val="006E4301"/>
    <w:rsid w:val="006F49B2"/>
    <w:rsid w:val="00706688"/>
    <w:rsid w:val="00707005"/>
    <w:rsid w:val="00714342"/>
    <w:rsid w:val="00716B27"/>
    <w:rsid w:val="007468DD"/>
    <w:rsid w:val="00762BEB"/>
    <w:rsid w:val="007651F0"/>
    <w:rsid w:val="00776C32"/>
    <w:rsid w:val="007961BE"/>
    <w:rsid w:val="007A3435"/>
    <w:rsid w:val="007A46C0"/>
    <w:rsid w:val="007A5137"/>
    <w:rsid w:val="007B445F"/>
    <w:rsid w:val="007B606A"/>
    <w:rsid w:val="007B6D78"/>
    <w:rsid w:val="007D0B97"/>
    <w:rsid w:val="007F072D"/>
    <w:rsid w:val="007F3C17"/>
    <w:rsid w:val="007F66C9"/>
    <w:rsid w:val="007F757B"/>
    <w:rsid w:val="00807A74"/>
    <w:rsid w:val="00825D22"/>
    <w:rsid w:val="008302F7"/>
    <w:rsid w:val="0087268E"/>
    <w:rsid w:val="00885116"/>
    <w:rsid w:val="008A4ECA"/>
    <w:rsid w:val="008A68FA"/>
    <w:rsid w:val="008F7DAC"/>
    <w:rsid w:val="008F7DBD"/>
    <w:rsid w:val="009165C2"/>
    <w:rsid w:val="00921ECA"/>
    <w:rsid w:val="00921ED9"/>
    <w:rsid w:val="009244E2"/>
    <w:rsid w:val="009363EB"/>
    <w:rsid w:val="009523F2"/>
    <w:rsid w:val="00964D5E"/>
    <w:rsid w:val="009652B1"/>
    <w:rsid w:val="00965870"/>
    <w:rsid w:val="00970523"/>
    <w:rsid w:val="00987844"/>
    <w:rsid w:val="009918CA"/>
    <w:rsid w:val="00997E9C"/>
    <w:rsid w:val="009A4AF1"/>
    <w:rsid w:val="009B0136"/>
    <w:rsid w:val="009B16AA"/>
    <w:rsid w:val="009B1FF1"/>
    <w:rsid w:val="009C3D9E"/>
    <w:rsid w:val="009D1917"/>
    <w:rsid w:val="009D5DF2"/>
    <w:rsid w:val="009E30D9"/>
    <w:rsid w:val="00A225B3"/>
    <w:rsid w:val="00A22719"/>
    <w:rsid w:val="00A452CA"/>
    <w:rsid w:val="00A477B6"/>
    <w:rsid w:val="00A5493D"/>
    <w:rsid w:val="00A643BA"/>
    <w:rsid w:val="00A71058"/>
    <w:rsid w:val="00A72ABF"/>
    <w:rsid w:val="00AD412A"/>
    <w:rsid w:val="00AE147B"/>
    <w:rsid w:val="00AE18D5"/>
    <w:rsid w:val="00AF340B"/>
    <w:rsid w:val="00B00903"/>
    <w:rsid w:val="00B20091"/>
    <w:rsid w:val="00B20F65"/>
    <w:rsid w:val="00B32554"/>
    <w:rsid w:val="00B607FF"/>
    <w:rsid w:val="00B62612"/>
    <w:rsid w:val="00B62BDA"/>
    <w:rsid w:val="00B732FB"/>
    <w:rsid w:val="00B87149"/>
    <w:rsid w:val="00B97F71"/>
    <w:rsid w:val="00BB3481"/>
    <w:rsid w:val="00BC00FC"/>
    <w:rsid w:val="00BC64EA"/>
    <w:rsid w:val="00BF3B52"/>
    <w:rsid w:val="00C0006D"/>
    <w:rsid w:val="00C06B79"/>
    <w:rsid w:val="00C36318"/>
    <w:rsid w:val="00C36F0D"/>
    <w:rsid w:val="00C37985"/>
    <w:rsid w:val="00CC20CF"/>
    <w:rsid w:val="00CC40CA"/>
    <w:rsid w:val="00CE2696"/>
    <w:rsid w:val="00CF2156"/>
    <w:rsid w:val="00D25C77"/>
    <w:rsid w:val="00D43ECB"/>
    <w:rsid w:val="00D56935"/>
    <w:rsid w:val="00D64C57"/>
    <w:rsid w:val="00D675E4"/>
    <w:rsid w:val="00D70F6F"/>
    <w:rsid w:val="00D94368"/>
    <w:rsid w:val="00D96AC0"/>
    <w:rsid w:val="00DC06C1"/>
    <w:rsid w:val="00DC09A7"/>
    <w:rsid w:val="00DD439A"/>
    <w:rsid w:val="00E01280"/>
    <w:rsid w:val="00E11762"/>
    <w:rsid w:val="00E563F0"/>
    <w:rsid w:val="00E77F76"/>
    <w:rsid w:val="00EB1B41"/>
    <w:rsid w:val="00EC71E0"/>
    <w:rsid w:val="00EC738A"/>
    <w:rsid w:val="00ED5CE4"/>
    <w:rsid w:val="00EF5B85"/>
    <w:rsid w:val="00F04ADF"/>
    <w:rsid w:val="00F05CDB"/>
    <w:rsid w:val="00F1109B"/>
    <w:rsid w:val="00F218B7"/>
    <w:rsid w:val="00F26F4E"/>
    <w:rsid w:val="00F314B8"/>
    <w:rsid w:val="00F65DB0"/>
    <w:rsid w:val="00F71B22"/>
    <w:rsid w:val="00F74AB5"/>
    <w:rsid w:val="00F92E7B"/>
    <w:rsid w:val="00FA1056"/>
    <w:rsid w:val="00FA73F2"/>
    <w:rsid w:val="00FB5239"/>
    <w:rsid w:val="00FB7D72"/>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597">
      <w:bodyDiv w:val="1"/>
      <w:marLeft w:val="0"/>
      <w:marRight w:val="0"/>
      <w:marTop w:val="0"/>
      <w:marBottom w:val="0"/>
      <w:divBdr>
        <w:top w:val="none" w:sz="0" w:space="0" w:color="auto"/>
        <w:left w:val="none" w:sz="0" w:space="0" w:color="auto"/>
        <w:bottom w:val="none" w:sz="0" w:space="0" w:color="auto"/>
        <w:right w:val="none" w:sz="0" w:space="0" w:color="auto"/>
      </w:divBdr>
    </w:div>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144471452">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2x2-mixed-design/4072/3" TargetMode="External"/><Relationship Id="rId21" Type="http://schemas.openxmlformats.org/officeDocument/2006/relationships/hyperlink" Target="https://www.youtube.com/watch?v=adACBScwBJ4" TargetMode="External"/><Relationship Id="rId34" Type="http://schemas.openxmlformats.org/officeDocument/2006/relationships/hyperlink" Target="https://community.mrtrix.org/t/fba-design-contrast-matrices-for-three-groups/1791/11" TargetMode="External"/><Relationship Id="rId42" Type="http://schemas.openxmlformats.org/officeDocument/2006/relationships/image" Target="media/image23.png"/><Relationship Id="rId47" Type="http://schemas.openxmlformats.org/officeDocument/2006/relationships/hyperlink" Target="https://mrtrix.readthedocs.io/en/3.0_rc3/fixel_based_analysis/displaying_results_with_streamlines.html" TargetMode="External"/><Relationship Id="rId50" Type="http://schemas.openxmlformats.org/officeDocument/2006/relationships/image" Target="media/image29.png"/><Relationship Id="rId55" Type="http://schemas.openxmlformats.org/officeDocument/2006/relationships/hyperlink" Target="https://community.mrtrix.org/t/fba-post-statistical-inference-tricks/2255" TargetMode="Externa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s://community.mrtrix.org/t/replicating-longitudinal-fixel-based-analysis-approach/2071/15" TargetMode="External"/><Relationship Id="rId46" Type="http://schemas.openxmlformats.org/officeDocument/2006/relationships/image" Target="media/image26.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2.png"/><Relationship Id="rId54" Type="http://schemas.openxmlformats.org/officeDocument/2006/relationships/hyperlink" Target="https://mrtrix.readthedocs.io/en/latest/fixel_based_analysis/computing_effect_size_wrt_controls.html"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hyperlink" Target="https://community.mrtrix.org/t/longitudinal-fixel-based-analysis/910/2" TargetMode="External"/><Relationship Id="rId40" Type="http://schemas.openxmlformats.org/officeDocument/2006/relationships/hyperlink" Target="https://www.youtube.com/channel/UCZ7gF0zm35FwrFpDND6DWeA" TargetMode="External"/><Relationship Id="rId45" Type="http://schemas.openxmlformats.org/officeDocument/2006/relationships/image" Target="media/image25.png"/><Relationship Id="rId53" Type="http://schemas.openxmlformats.org/officeDocument/2006/relationships/hyperlink" Target="https://community.mrtrix.org/t/fba-post-statistical-inference-tricks/2255"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hyperlink" Target="https://community.mrtrix.org/t/statistical-analysis-of-fd-fc-and-fdc/840/15" TargetMode="External"/><Relationship Id="rId49" Type="http://schemas.openxmlformats.org/officeDocument/2006/relationships/image" Target="media/image28.png"/><Relationship Id="rId57" Type="http://schemas.openxmlformats.org/officeDocument/2006/relationships/image" Target="media/image3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hyperlink" Target="https://community.mrtrix.org/t/fba-displaying-significant-results/993" TargetMode="External"/><Relationship Id="rId52" Type="http://schemas.openxmlformats.org/officeDocument/2006/relationships/hyperlink" Target="https://community.mrtrix.org/t/calculating-average-fba-metrics-of-specific-tracts/1805" TargetMode="External"/><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community.mrtrix.org/t/fba-design-contrast-matrices-for-three-groups/1791" TargetMode="External"/><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hyperlink" Target="https://community.mrtrix.org/t/fiber-tract-visualised-on-a-glass-brain/4932" TargetMode="External"/><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image" Target="media/image3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77</TotalTime>
  <Pages>24</Pages>
  <Words>4926</Words>
  <Characters>23647</Characters>
  <Application>Microsoft Office Word</Application>
  <DocSecurity>0</DocSecurity>
  <Lines>60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73</cp:revision>
  <dcterms:created xsi:type="dcterms:W3CDTF">2020-06-22T00:34:00Z</dcterms:created>
  <dcterms:modified xsi:type="dcterms:W3CDTF">2022-04-13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